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pPr w:leftFromText="72" w:rightFromText="72" w:topFromText="72" w:bottomFromText="72" w:vertAnchor="text" w:horzAnchor="margin" w:tblpXSpec="right" w:tblpY="37"/>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1E571C" w14:paraId="2435D5E7" w14:textId="77777777" w:rsidTr="001E571C">
        <w:trPr>
          <w:trHeight w:val="6118"/>
        </w:trPr>
        <w:tc>
          <w:tcPr>
            <w:tcW w:w="2958" w:type="dxa"/>
          </w:tcPr>
          <w:p w14:paraId="2791ECCA" w14:textId="77777777" w:rsidR="001E571C" w:rsidRPr="00CA5678" w:rsidRDefault="001E571C" w:rsidP="001E571C">
            <w:pPr>
              <w:rPr>
                <w:b/>
                <w:bCs/>
                <w:sz w:val="18"/>
                <w:szCs w:val="18"/>
              </w:rPr>
            </w:pPr>
            <w:r w:rsidRPr="00282F64">
              <w:rPr>
                <w:b/>
                <w:bCs/>
                <w:noProof/>
                <w:sz w:val="18"/>
                <w:szCs w:val="18"/>
              </w:rPr>
              <w:drawing>
                <wp:inline distT="0" distB="0" distL="0" distR="0" wp14:anchorId="405BD490" wp14:editId="1DF66365">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5"/>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63D296F2" w14:textId="3544670B" w:rsidR="00190D85" w:rsidRDefault="00DE3B64">
      <w:pPr>
        <w:rPr>
          <w:b/>
          <w:bCs/>
        </w:rPr>
      </w:pPr>
      <w:r>
        <w:rPr>
          <w:b/>
          <w:bCs/>
        </w:rPr>
        <w:t>WORKING WITH CICADA</w:t>
      </w:r>
    </w:p>
    <w:p w14:paraId="2F6636BB" w14:textId="48C984D7"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instrText xml:space="preserve"> ADDIN ZOTERO_ITEM CSL_CITATION {"citationID":"YHZaeH8e","properties":{"formattedCitation":"\\super 1\\nosupersub{}","plainCitation":"1","noteIndex":0},"citationItems":[{"id":204,"uris":["http://zotero.org/users/9019901/items/XQUZKT3P"],"itemData":{"id":204,"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Citation Key: Griffanti2017-gu\n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2017-gu"}}],"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498E6FB6" w14:textId="356315B4" w:rsidR="00F02583" w:rsidRPr="005F409E" w:rsidRDefault="004C1C9D" w:rsidP="009C07D6">
      <w:pPr>
        <w:jc w:val="center"/>
        <w:rPr>
          <w:b/>
          <w:bCs/>
        </w:rPr>
      </w:pPr>
      <w:r w:rsidRPr="005F409E">
        <w:rPr>
          <w:b/>
          <w:bCs/>
        </w:rPr>
        <w:t>CICADA Use Cases</w:t>
      </w:r>
    </w:p>
    <w:p w14:paraId="57D65C75" w14:textId="57D65C75"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50B5703F" w:rsidR="00395E08" w:rsidRPr="005F409E" w:rsidRDefault="00395E08" w:rsidP="004C1C9D">
      <w:r w:rsidRPr="005F409E">
        <w:t xml:space="preserve">If updates to CICADA are made, this will be detailed on the </w:t>
      </w:r>
      <w:proofErr w:type="spellStart"/>
      <w:r w:rsidR="00D05E4B" w:rsidRPr="005F409E">
        <w:t>G</w:t>
      </w:r>
      <w:r w:rsidRPr="005F409E">
        <w:t>ithub</w:t>
      </w:r>
      <w:proofErr w:type="spellEnd"/>
      <w:r w:rsidRPr="005F409E">
        <w:t xml:space="preserve"> (</w:t>
      </w:r>
      <w:hyperlink r:id="rId6" w:history="1">
        <w:r w:rsidRPr="005F409E">
          <w:rPr>
            <w:rStyle w:val="Hyperlink"/>
          </w:rPr>
          <w:t>https://github.com/keithcdodd/CICADA</w:t>
        </w:r>
      </w:hyperlink>
      <w:r w:rsidRPr="005F409E">
        <w:t>).</w:t>
      </w:r>
    </w:p>
    <w:p w14:paraId="6A595F24" w14:textId="77777777" w:rsidR="004C1C9D" w:rsidRPr="005F409E" w:rsidRDefault="004C1C9D" w:rsidP="004C1C9D"/>
    <w:p w14:paraId="2A3D6F1D" w14:textId="70242317" w:rsidR="00F02583" w:rsidRPr="005F409E" w:rsidRDefault="00395E08" w:rsidP="009C07D6">
      <w:pPr>
        <w:jc w:val="center"/>
        <w:rPr>
          <w:b/>
          <w:bCs/>
        </w:rPr>
      </w:pPr>
      <w:r w:rsidRPr="005F409E">
        <w:rPr>
          <w:b/>
          <w:bCs/>
        </w:rPr>
        <w:t>CICADA Installation</w:t>
      </w:r>
    </w:p>
    <w:p w14:paraId="3E13F06B" w14:textId="416A19DC"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proofErr w:type="spellStart"/>
      <w:r w:rsidR="00CC75E3">
        <w:t>G</w:t>
      </w:r>
      <w:r w:rsidR="00395E08" w:rsidRPr="005F409E">
        <w:t>ithub</w:t>
      </w:r>
      <w:proofErr w:type="spellEnd"/>
      <w:r>
        <w:t xml:space="preserve"> page</w:t>
      </w:r>
      <w:r w:rsidR="00395E08" w:rsidRPr="005F409E">
        <w:t xml:space="preserve"> (https://github.com/keithcdodd/CICADA). To install and use, a user needs to download the CICADA script folder. The user must also have FSL and </w:t>
      </w:r>
      <w:proofErr w:type="spellStart"/>
      <w:r w:rsidR="00395E08" w:rsidRPr="005F409E">
        <w:t>Matlab</w:t>
      </w:r>
      <w:proofErr w:type="spellEnd"/>
      <w:r w:rsidR="00395E08" w:rsidRPr="005F409E">
        <w:t xml:space="preserve">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66E8F77F"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w:t>
      </w:r>
      <w:r w:rsidR="00341C9D">
        <w:t xml:space="preserve">, and the </w:t>
      </w:r>
      <w:proofErr w:type="spellStart"/>
      <w:r w:rsidR="00341C9D" w:rsidRPr="00341C9D">
        <w:rPr>
          <w:rFonts w:ascii="Consolas" w:hAnsi="Consolas" w:cs="Consolas"/>
        </w:rPr>
        <w:t>call_fsl</w:t>
      </w:r>
      <w:proofErr w:type="spellEnd"/>
      <w:r w:rsidR="00341C9D">
        <w:t xml:space="preserve"> </w:t>
      </w:r>
      <w:proofErr w:type="spellStart"/>
      <w:r w:rsidR="00341C9D">
        <w:t>Matlab</w:t>
      </w:r>
      <w:proofErr w:type="spellEnd"/>
      <w:r w:rsidR="00341C9D">
        <w:t xml:space="preserve"> function must be able to successfully run </w:t>
      </w:r>
      <w:proofErr w:type="spellStart"/>
      <w:r w:rsidR="00341C9D">
        <w:t>fsl</w:t>
      </w:r>
      <w:proofErr w:type="spellEnd"/>
      <w:r w:rsidR="00341C9D">
        <w:t xml:space="preserve"> commands</w:t>
      </w:r>
      <w:r w:rsidRPr="005F409E">
        <w:t xml:space="preserve">.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7"/>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9C07D6">
      <w:pPr>
        <w:jc w:val="center"/>
        <w:rPr>
          <w:b/>
          <w:bCs/>
        </w:rPr>
      </w:pPr>
      <w:r w:rsidRPr="005F409E">
        <w:rPr>
          <w:b/>
          <w:bCs/>
        </w:rPr>
        <w:t xml:space="preserve">How to Run </w:t>
      </w:r>
      <w:r w:rsidR="0044432A">
        <w:rPr>
          <w:b/>
          <w:bCs/>
        </w:rPr>
        <w:t>Automatic</w:t>
      </w:r>
      <w:r w:rsidRPr="005F409E">
        <w:rPr>
          <w:b/>
          <w:bCs/>
        </w:rPr>
        <w:t xml:space="preserve"> CICADA</w:t>
      </w:r>
    </w:p>
    <w:p w14:paraId="322115F0" w14:textId="437A1632" w:rsidR="00E32A9C"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can be run either individually or</w:t>
      </w:r>
      <w:r w:rsidR="0082068F">
        <w:t>, more commonly,</w:t>
      </w:r>
      <w:r w:rsidRPr="005F409E">
        <w:t xml:space="preserve"> can </w:t>
      </w:r>
      <w:r w:rsidR="0082068F">
        <w:t xml:space="preserve">simply </w:t>
      </w:r>
      <w:r w:rsidRPr="005F409E">
        <w:t xml:space="preserve">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t>
      </w:r>
      <w:r w:rsidR="0082068F">
        <w:t>can, perhaps more easily,</w:t>
      </w:r>
      <w:r w:rsidR="00A74D36">
        <w:t xml:space="preserve"> be called as part of </w:t>
      </w:r>
      <w:proofErr w:type="spellStart"/>
      <w:r w:rsidRPr="00CC75E3">
        <w:rPr>
          <w:rFonts w:ascii="Consolas" w:hAnsi="Consolas" w:cs="Consolas"/>
        </w:rPr>
        <w:t>fmriprep_auto_CICADA.m</w:t>
      </w:r>
      <w:proofErr w:type="spellEnd"/>
      <w:r w:rsidR="0082068F">
        <w:rPr>
          <w:rFonts w:ascii="Consolas" w:hAnsi="Consolas" w:cs="Consolas"/>
        </w:rPr>
        <w:t xml:space="preserve"> </w:t>
      </w:r>
      <w:r w:rsidR="0082068F" w:rsidRPr="0082068F">
        <w:t>wrapper function</w:t>
      </w:r>
      <w:r w:rsidR="00A74D36">
        <w:t>.</w:t>
      </w:r>
      <w:r w:rsidRPr="005F409E">
        <w:t xml:space="preserve"> </w:t>
      </w:r>
    </w:p>
    <w:p w14:paraId="039D6ABB" w14:textId="77777777" w:rsidR="00E27C54" w:rsidRPr="005F409E" w:rsidRDefault="00E27C54" w:rsidP="00BB76E3">
      <w:pPr>
        <w:jc w:val="center"/>
        <w:rPr>
          <w:b/>
          <w:bCs/>
        </w:rPr>
      </w:pPr>
    </w:p>
    <w:p w14:paraId="030DDDBF" w14:textId="79D8E6BA" w:rsidR="00CA54CE" w:rsidRPr="009C07D6" w:rsidRDefault="00E32A9C" w:rsidP="00E27C54">
      <w:pPr>
        <w:rPr>
          <w:b/>
          <w:bCs/>
        </w:rPr>
      </w:pPr>
      <w:r w:rsidRPr="005F409E">
        <w:rPr>
          <w:b/>
          <w:bCs/>
        </w:rPr>
        <w:t xml:space="preserve">Running </w:t>
      </w:r>
      <w:r w:rsidR="0044432A">
        <w:rPr>
          <w:b/>
          <w:bCs/>
        </w:rPr>
        <w:t>Automatic</w:t>
      </w:r>
      <w:r w:rsidR="00C2552B" w:rsidRPr="005F409E">
        <w:rPr>
          <w:b/>
          <w:bCs/>
        </w:rPr>
        <w:t xml:space="preserve"> </w:t>
      </w:r>
      <w:r w:rsidRPr="005F409E">
        <w:rPr>
          <w:b/>
          <w:bCs/>
        </w:rPr>
        <w:t xml:space="preserve">CICADA </w:t>
      </w:r>
      <w:r w:rsidR="00D444EB">
        <w:rPr>
          <w:b/>
          <w:bCs/>
        </w:rPr>
        <w:t xml:space="preserve">following </w:t>
      </w:r>
      <w:r w:rsidRPr="005F409E">
        <w:rPr>
          <w:b/>
          <w:bCs/>
        </w:rPr>
        <w:t>fMRIPrep preprocessing:</w:t>
      </w:r>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lastRenderedPageBreak/>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8"/>
                          <a:stretch>
                            <a:fillRect/>
                          </a:stretch>
                        </pic:blipFill>
                        <pic:spPr>
                          <a:xfrm>
                            <a:off x="0" y="0"/>
                            <a:ext cx="5943600" cy="1191260"/>
                          </a:xfrm>
                          <a:prstGeom prst="rect">
                            <a:avLst/>
                          </a:prstGeom>
                        </pic:spPr>
                      </pic:pic>
                    </a:graphicData>
                  </a:graphic>
                </wp:inline>
              </w:drawing>
            </w:r>
          </w:p>
          <w:p w14:paraId="0C24F74D" w14:textId="66BBBEF8" w:rsidR="001E571C" w:rsidRPr="001E571C" w:rsidRDefault="001E571C" w:rsidP="00E27C54">
            <w:pPr>
              <w:rPr>
                <w:sz w:val="18"/>
                <w:szCs w:val="18"/>
              </w:rPr>
            </w:pPr>
            <w:r w:rsidRPr="001E571C">
              <w:rPr>
                <w:b/>
                <w:bCs/>
                <w:sz w:val="18"/>
                <w:szCs w:val="18"/>
              </w:rPr>
              <w:t>Figure 3.</w:t>
            </w:r>
            <w:r w:rsidRPr="001E571C">
              <w:rPr>
                <w:sz w:val="18"/>
                <w:szCs w:val="18"/>
              </w:rPr>
              <w:t xml:space="preserve"> </w:t>
            </w:r>
            <w:r w:rsidRPr="001E571C">
              <w:rPr>
                <w:i/>
                <w:iCs/>
                <w:sz w:val="18"/>
                <w:szCs w:val="18"/>
              </w:rPr>
              <w:t>Necessary Directory Formatting (BIDS)</w:t>
            </w:r>
            <w:r w:rsidRPr="001E571C">
              <w:rPr>
                <w:sz w:val="18"/>
                <w:szCs w:val="18"/>
              </w:rPr>
              <w:t xml:space="preserve"> </w:t>
            </w:r>
          </w:p>
        </w:tc>
      </w:tr>
    </w:tbl>
    <w:p w14:paraId="52A40C57" w14:textId="77777777" w:rsidR="00CA54CE" w:rsidRPr="005F409E" w:rsidRDefault="00CA54CE" w:rsidP="00E27C54"/>
    <w:p w14:paraId="2AF13409" w14:textId="4F149046"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w:t>
      </w:r>
      <w:proofErr w:type="spellStart"/>
      <w:r w:rsidR="00CA4326" w:rsidRPr="00CA4326">
        <w:rPr>
          <w:rFonts w:ascii="Consolas" w:hAnsi="Consolas" w:cs="Consolas"/>
        </w:rPr>
        <w:t>Auto_CICADA.m</w:t>
      </w:r>
      <w:proofErr w:type="spellEnd"/>
      <w:r w:rsidR="00CA4326">
        <w:t xml:space="preserve"> which will allow a user to use CICADA even with different file naming or structure</w:t>
      </w:r>
      <w:r>
        <w:t xml:space="preserve">.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725AB072"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if it is a task design).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62EFAB03"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w:t>
      </w:r>
      <w:r w:rsidRPr="005F409E">
        <w:t>tolerance</w:t>
      </w:r>
      <w:r w:rsidR="009B172C">
        <w:t>”</w:t>
      </w:r>
      <w:r w:rsidRPr="005F409E">
        <w:t xml:space="preserve"> is the tolerance value to use during </w:t>
      </w:r>
      <w:proofErr w:type="gramStart"/>
      <w:r w:rsidR="00166A76">
        <w:t>“</w:t>
      </w:r>
      <w:r w:rsidR="00166A76" w:rsidRPr="00DE3B64">
        <w:t xml:space="preserve"> CICADA</w:t>
      </w:r>
      <w:proofErr w:type="gramEnd"/>
      <w:r w:rsidR="00166A76" w:rsidRPr="00DE3B64">
        <w:t>_2_AutoLabeling.m</w:t>
      </w:r>
      <w:r w:rsidR="00166A76">
        <w:t>”</w:t>
      </w:r>
      <w:r w:rsidR="00B2138C">
        <w:t xml:space="preserve">. In </w:t>
      </w:r>
      <w:r w:rsidR="00B2138C">
        <w:lastRenderedPageBreak/>
        <w:t xml:space="preserve">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3D2C454B" w:rsidR="006B1F21" w:rsidRPr="005F409E"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p>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18149E4" w14:textId="77777777" w:rsidR="00E32A9C" w:rsidRPr="005F409E" w:rsidRDefault="00E32A9C" w:rsidP="00E27C54"/>
    <w:p w14:paraId="40D566A7" w14:textId="1C31E3DF" w:rsidR="00C2552B" w:rsidRPr="005F409E" w:rsidRDefault="00C2552B" w:rsidP="00C2552B">
      <w:pPr>
        <w:rPr>
          <w:b/>
          <w:bCs/>
        </w:rPr>
      </w:pPr>
      <w:r w:rsidRPr="005F409E">
        <w:rPr>
          <w:b/>
          <w:bCs/>
        </w:rPr>
        <w:t xml:space="preserve">Running </w:t>
      </w:r>
      <w:r w:rsidR="0044432A">
        <w:rPr>
          <w:b/>
          <w:bCs/>
        </w:rPr>
        <w:t>Automatic</w:t>
      </w:r>
      <w:r w:rsidRPr="005F409E">
        <w:rPr>
          <w:b/>
          <w:bCs/>
        </w:rPr>
        <w:t xml:space="preserve"> CICADA </w:t>
      </w:r>
      <w:r w:rsidR="00B2138C">
        <w:rPr>
          <w:b/>
          <w:bCs/>
        </w:rPr>
        <w:t xml:space="preserve">for Preprocessed Data </w:t>
      </w:r>
      <w:proofErr w:type="gramStart"/>
      <w:r w:rsidR="00406140">
        <w:rPr>
          <w:b/>
          <w:bCs/>
        </w:rPr>
        <w:t>With</w:t>
      </w:r>
      <w:proofErr w:type="gramEnd"/>
      <w:r w:rsidR="00406140">
        <w:rPr>
          <w:b/>
          <w:bCs/>
        </w:rPr>
        <w:t xml:space="preserve"> or Without</w:t>
      </w:r>
      <w:r w:rsidR="00B2138C">
        <w:rPr>
          <w:b/>
          <w:bCs/>
        </w:rPr>
        <w:t xml:space="preserve"> fMRIPrep</w:t>
      </w:r>
      <w:r w:rsidRPr="005F409E">
        <w:rPr>
          <w:b/>
          <w:bCs/>
        </w:rPr>
        <w:t>:</w:t>
      </w:r>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lastRenderedPageBreak/>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9"/>
                          <a:stretch>
                            <a:fillRect/>
                          </a:stretch>
                        </pic:blipFill>
                        <pic:spPr>
                          <a:xfrm>
                            <a:off x="0" y="0"/>
                            <a:ext cx="5943600" cy="3723005"/>
                          </a:xfrm>
                          <a:prstGeom prst="rect">
                            <a:avLst/>
                          </a:prstGeom>
                        </pic:spPr>
                      </pic:pic>
                    </a:graphicData>
                  </a:graphic>
                </wp:inline>
              </w:drawing>
            </w:r>
          </w:p>
          <w:p w14:paraId="229F2503" w14:textId="58F21D93" w:rsidR="000C08F0" w:rsidRPr="000C08F0" w:rsidRDefault="000C08F0" w:rsidP="00C2552B">
            <w:pPr>
              <w:rPr>
                <w:sz w:val="18"/>
                <w:szCs w:val="18"/>
              </w:rPr>
            </w:pPr>
            <w:r w:rsidRPr="000C08F0">
              <w:rPr>
                <w:b/>
                <w:bCs/>
                <w:sz w:val="18"/>
                <w:szCs w:val="18"/>
              </w:rPr>
              <w:t>Figure 5.</w:t>
            </w:r>
            <w:r w:rsidRPr="000C08F0">
              <w:rPr>
                <w:sz w:val="18"/>
                <w:szCs w:val="18"/>
              </w:rPr>
              <w:t xml:space="preserve"> </w:t>
            </w:r>
            <w:r w:rsidRPr="000C08F0">
              <w:rPr>
                <w:i/>
                <w:iCs/>
                <w:sz w:val="18"/>
                <w:szCs w:val="18"/>
              </w:rPr>
              <w:t>Confounds File Format</w:t>
            </w:r>
          </w:p>
        </w:tc>
      </w:tr>
    </w:tbl>
    <w:p w14:paraId="1EB9D7FE" w14:textId="77777777" w:rsidR="0014119E" w:rsidRDefault="0014119E" w:rsidP="002E6799"/>
    <w:p w14:paraId="0DE1E275" w14:textId="28217686"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r w:rsidR="003346CC">
        <w:t>They must have the same naming as above for CICADA to find the appropriate confounds.</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43D194C"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4C1C9D" w:rsidRPr="005F409E">
        <w:t xml:space="preserve"> </w:t>
      </w:r>
    </w:p>
    <w:p w14:paraId="74A1BD28" w14:textId="77777777" w:rsidR="00E27C54" w:rsidRPr="005F409E" w:rsidRDefault="00E27C54" w:rsidP="00E27C54">
      <w:pPr>
        <w:rPr>
          <w:b/>
          <w:bCs/>
        </w:rPr>
      </w:pPr>
    </w:p>
    <w:p w14:paraId="0267BFC9" w14:textId="69EE6656" w:rsidR="00474DDB" w:rsidRPr="009C07D6" w:rsidRDefault="0044432A" w:rsidP="009C07D6">
      <w:pPr>
        <w:jc w:val="center"/>
        <w:rPr>
          <w:b/>
          <w:bCs/>
        </w:rPr>
      </w:pPr>
      <w:r>
        <w:rPr>
          <w:b/>
          <w:bCs/>
        </w:rPr>
        <w:t>Automatic CICADA</w:t>
      </w:r>
      <w:r w:rsidR="00474DDB" w:rsidRPr="005F409E">
        <w:rPr>
          <w:b/>
          <w:bCs/>
        </w:rPr>
        <w:t xml:space="preserve"> Methods</w:t>
      </w:r>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74DDB">
      <w:pPr>
        <w:rPr>
          <w:b/>
          <w:bCs/>
        </w:rPr>
      </w:pPr>
      <w:proofErr w:type="spellStart"/>
      <w:r w:rsidRPr="005F409E">
        <w:rPr>
          <w:b/>
          <w:bCs/>
        </w:rPr>
        <w:t>Basescript</w:t>
      </w:r>
      <w:proofErr w:type="spellEnd"/>
      <w:r w:rsidRPr="005F409E">
        <w:rPr>
          <w:b/>
          <w:bCs/>
        </w:rPr>
        <w:t xml:space="preserve"> 1: </w:t>
      </w:r>
      <w:r w:rsidRPr="00AA51E8">
        <w:rPr>
          <w:rFonts w:ascii="Consolas" w:hAnsi="Consolas" w:cs="Consolas"/>
          <w:b/>
          <w:bCs/>
        </w:rPr>
        <w:t>CICADA_1_MasksandICAs.sh</w:t>
      </w:r>
    </w:p>
    <w:p w14:paraId="55C20903" w14:textId="10721ECA" w:rsidR="00474DDB" w:rsidRPr="005F409E" w:rsidRDefault="00474DDB" w:rsidP="00474DDB">
      <w:r w:rsidRPr="005F409E">
        <w:lastRenderedPageBreak/>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NotGM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lastRenderedPageBreak/>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0"/>
                          <a:stretch>
                            <a:fillRect/>
                          </a:stretch>
                        </pic:blipFill>
                        <pic:spPr>
                          <a:xfrm>
                            <a:off x="0" y="0"/>
                            <a:ext cx="5616340" cy="2123706"/>
                          </a:xfrm>
                          <a:prstGeom prst="rect">
                            <a:avLst/>
                          </a:prstGeom>
                        </pic:spPr>
                      </pic:pic>
                    </a:graphicData>
                  </a:graphic>
                </wp:inline>
              </w:drawing>
            </w:r>
          </w:p>
          <w:p w14:paraId="45FEF495" w14:textId="644889D3" w:rsidR="006B5FE9" w:rsidRPr="001774CB" w:rsidRDefault="006B5FE9" w:rsidP="00474DDB">
            <w:pPr>
              <w:rPr>
                <w:sz w:val="18"/>
                <w:szCs w:val="18"/>
              </w:rPr>
            </w:pPr>
            <w:r w:rsidRPr="001774CB">
              <w:rPr>
                <w:b/>
                <w:bCs/>
                <w:sz w:val="18"/>
                <w:szCs w:val="18"/>
              </w:rPr>
              <w:t>Figure 6.</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2A9C84BA"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Vélez et al.</w:t>
      </w:r>
      <w:r w:rsidR="0069019F" w:rsidRPr="005F409E">
        <w:fldChar w:fldCharType="begin"/>
      </w:r>
      <w:r w:rsidR="0069019F">
        <w:instrText xml:space="preserve"> ADDIN ZOTERO_ITEM CSL_CITATION {"citationID":"W8UzIK1T","properties":{"formattedCitation":"\\super 2\\nosupersub{}","plainCitation":"2","noteIndex":0},"citationItems":[{"id":463,"uris":["http://zotero.org/users/9019901/items/7AMK2T6R"],"itemData":{"id":463,"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69019F">
        <w:rPr>
          <w:rFonts w:ascii="Cambria Math" w:hAnsi="Cambria Math" w:cs="Cambria Math"/>
        </w:rPr>
        <w:instrText>∼</w:instrText>
      </w:r>
      <w:r w:rsidR="0069019F">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69019F">
        <w:instrText xml:space="preserve"> ADDIN ZOTERO_ITEM CSL_CITATION {"citationID":"pX4uL0RE","properties":{"formattedCitation":"\\super 3\\nosupersub{}","plainCitation":"3","noteIndex":0},"citationItems":[{"id":475,"uris":["http://zotero.org/users/9019901/items/RP68IY8G"],"itemData":{"id":47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5B4081">
      <w:pPr>
        <w:rPr>
          <w:b/>
          <w:bCs/>
        </w:rPr>
      </w:pPr>
      <w:proofErr w:type="spellStart"/>
      <w:r w:rsidRPr="005F409E">
        <w:rPr>
          <w:b/>
          <w:bCs/>
        </w:rPr>
        <w:t>Basescript</w:t>
      </w:r>
      <w:proofErr w:type="spellEnd"/>
      <w:r w:rsidRPr="005F409E">
        <w:rPr>
          <w:b/>
          <w:bCs/>
        </w:rPr>
        <w:t xml:space="preserve"> 2: </w:t>
      </w:r>
      <w:r w:rsidRPr="00C02A15">
        <w:rPr>
          <w:rFonts w:ascii="Consolas" w:hAnsi="Consolas" w:cs="Consolas"/>
          <w:b/>
          <w:bCs/>
        </w:rPr>
        <w:t>CICADA_2_AutoLabeling.m</w:t>
      </w:r>
    </w:p>
    <w:p w14:paraId="371AE12A" w14:textId="3C00238B"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69019F">
        <w:instrText xml:space="preserve"> ADDIN ZOTERO_ITEM CSL_CITATION {"citationID":"jdCAAAkY","properties":{"formattedCitation":"\\super 4\\nosupersub{}","plainCitation":"4","noteIndex":0},"citationItems":[{"id":444,"uris":["http://zotero.org/users/9019901/items/ZJD89E2C"],"itemData":{"id":444,"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lastRenderedPageBreak/>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46730CFA"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w:t>
      </w:r>
      <w:r w:rsidR="00C65774">
        <w:t xml:space="preserve">classified </w:t>
      </w:r>
      <w:r>
        <w:t xml:space="preserve">into </w:t>
      </w:r>
      <w:r w:rsidR="00C65774">
        <w:t>three</w:t>
      </w:r>
      <w:r w:rsidRPr="005F409E">
        <w:t xml:space="preserve">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brain networks, and other related variables detailed above. The initial k-means starting points are given as the minimum, median, and maximum values</w:t>
      </w:r>
      <w:r w:rsidR="00C65774">
        <w:t xml:space="preserve"> (“k-means classified” as low, medium, or high)</w:t>
      </w:r>
      <w:r>
        <w:t xml:space="preserve">.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2E63096D"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PSO)</m:t>
          </m:r>
        </m:oMath>
      </m:oMathPara>
    </w:p>
    <w:p w14:paraId="1FBDBE86" w14:textId="77777777" w:rsidR="00966E41" w:rsidRPr="005F409E" w:rsidRDefault="00966E41" w:rsidP="00966E41">
      <w:pPr>
        <w:rPr>
          <w:rFonts w:eastAsiaTheme="minorEastAsia"/>
        </w:rPr>
      </w:pPr>
    </w:p>
    <w:p w14:paraId="4D42EE60" w14:textId="2FCE84B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w:t>
      </w:r>
      <w:r w:rsidR="000A7E06">
        <w:rPr>
          <w:rFonts w:eastAsiaTheme="minorEastAsia"/>
        </w:rPr>
        <w:t>“n</w:t>
      </w:r>
      <w:r w:rsidRPr="005F409E">
        <w:rPr>
          <w:rFonts w:eastAsiaTheme="minorEastAsia"/>
        </w:rPr>
        <w:t xml:space="preserve">eural </w:t>
      </w:r>
      <w:r w:rsidR="000A7E06">
        <w:rPr>
          <w:rFonts w:eastAsiaTheme="minorEastAsia"/>
        </w:rPr>
        <w:t>s</w:t>
      </w:r>
      <w:r w:rsidRPr="005F409E">
        <w:rPr>
          <w:rFonts w:eastAsiaTheme="minorEastAsia"/>
        </w:rPr>
        <w:t xml:space="preserve">ignal </w:t>
      </w:r>
      <w:r w:rsidR="000A7E06">
        <w:rPr>
          <w:rFonts w:eastAsiaTheme="minorEastAsia"/>
        </w:rPr>
        <w:t>p</w:t>
      </w:r>
      <w:r w:rsidRPr="005F409E">
        <w:rPr>
          <w:rFonts w:eastAsiaTheme="minorEastAsia"/>
        </w:rPr>
        <w:t>robability”, S is “smoothing”, GM</w:t>
      </w:r>
      <w:r>
        <w:rPr>
          <w:rFonts w:eastAsiaTheme="minorEastAsia"/>
        </w:rPr>
        <w:t>O</w:t>
      </w:r>
      <w:r w:rsidRPr="005F409E">
        <w:rPr>
          <w:rFonts w:eastAsiaTheme="minorEastAsia"/>
        </w:rPr>
        <w:t xml:space="preserve"> is “</w:t>
      </w:r>
      <w:r w:rsidR="000A7E06">
        <w:rPr>
          <w:rFonts w:eastAsiaTheme="minorEastAsia"/>
        </w:rPr>
        <w:t>g</w:t>
      </w:r>
      <w:r w:rsidRPr="005F409E">
        <w:rPr>
          <w:rFonts w:eastAsiaTheme="minorEastAsia"/>
        </w:rPr>
        <w:t xml:space="preserve">ray </w:t>
      </w:r>
      <w:r w:rsidR="000A7E06">
        <w:rPr>
          <w:rFonts w:eastAsiaTheme="minorEastAsia"/>
        </w:rPr>
        <w:t>m</w:t>
      </w:r>
      <w:r w:rsidRPr="005F409E">
        <w:rPr>
          <w:rFonts w:eastAsiaTheme="minorEastAsia"/>
        </w:rPr>
        <w:t xml:space="preserve">atter spatial map </w:t>
      </w:r>
      <w:r w:rsidR="000A7E06">
        <w:rPr>
          <w:rFonts w:eastAsiaTheme="minorEastAsia"/>
        </w:rPr>
        <w:t>o</w:t>
      </w:r>
      <w:r w:rsidRPr="005F409E">
        <w:rPr>
          <w:rFonts w:eastAsiaTheme="minorEastAsia"/>
        </w:rPr>
        <w:t xml:space="preserve">verlap”, and </w:t>
      </w:r>
      <w:r w:rsidR="000A7E06">
        <w:rPr>
          <w:rFonts w:eastAsiaTheme="minorEastAsia"/>
        </w:rPr>
        <w:t>PSO</w:t>
      </w:r>
      <w:r w:rsidRPr="005F409E">
        <w:rPr>
          <w:rFonts w:eastAsiaTheme="minorEastAsia"/>
        </w:rPr>
        <w:t xml:space="preserve"> is “</w:t>
      </w:r>
      <w:r w:rsidR="000A7E06">
        <w:rPr>
          <w:rFonts w:eastAsiaTheme="minorEastAsia"/>
        </w:rPr>
        <w:t>power spectrum overlap</w:t>
      </w:r>
      <w:r w:rsidRPr="005F409E">
        <w:rPr>
          <w:rFonts w:eastAsiaTheme="minorEastAsia"/>
        </w:rPr>
        <w:t xml:space="preserve">.”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w:t>
      </w:r>
      <w:r w:rsidR="00993EEA">
        <w:rPr>
          <w:rFonts w:eastAsiaTheme="minorEastAsia"/>
        </w:rPr>
        <w:t>spectrum</w:t>
      </w:r>
      <w:r w:rsidRPr="005F409E">
        <w:rPr>
          <w:rFonts w:eastAsiaTheme="minorEastAsia"/>
        </w:rPr>
        <w:t xml:space="preserve"> overlap with the estimated HRF response. GMO is squared to </w:t>
      </w:r>
      <w:r>
        <w:rPr>
          <w:rFonts w:eastAsiaTheme="minorEastAsia"/>
        </w:rPr>
        <w:t xml:space="preserve">greater </w:t>
      </w:r>
      <w:r w:rsidRPr="005F409E">
        <w:rPr>
          <w:rFonts w:eastAsiaTheme="minorEastAsia"/>
        </w:rPr>
        <w:t>weigh</w:t>
      </w:r>
      <w:r w:rsidR="00993EEA">
        <w:rPr>
          <w:rFonts w:eastAsiaTheme="minorEastAsia"/>
        </w:rPr>
        <w:t>t</w:t>
      </w:r>
      <w:r w:rsidRPr="005F409E">
        <w:rPr>
          <w:rFonts w:eastAsiaTheme="minorEastAsia"/>
        </w:rPr>
        <w:t xml:space="preserve"> its value</w:t>
      </w:r>
      <w:r>
        <w:rPr>
          <w:rFonts w:eastAsiaTheme="minorEastAsia"/>
        </w:rPr>
        <w:t>,</w:t>
      </w:r>
      <w:r w:rsidRPr="005F409E">
        <w:rPr>
          <w:rFonts w:eastAsiaTheme="minorEastAsia"/>
        </w:rPr>
        <w:t xml:space="preserve"> as gray matter overlap is likely more specific of neural signal than either smoothness or </w:t>
      </w:r>
      <w:r w:rsidR="00993EEA">
        <w:rPr>
          <w:rFonts w:eastAsiaTheme="minorEastAsia"/>
        </w:rPr>
        <w:t>power spectrum</w:t>
      </w:r>
      <w:r w:rsidRPr="005F409E">
        <w:rPr>
          <w:rFonts w:eastAsiaTheme="minorEastAsia"/>
        </w:rPr>
        <w:t xml:space="preserve"> overlap. </w:t>
      </w:r>
      <w:r>
        <w:rPr>
          <w:rFonts w:eastAsiaTheme="minorEastAsia"/>
        </w:rPr>
        <w:t xml:space="preserve">This can be inferred, for example, by the fact that certain noise profiles (e.g., </w:t>
      </w:r>
      <w:r w:rsidR="00993EEA">
        <w:rPr>
          <w:rFonts w:eastAsiaTheme="minorEastAsia"/>
        </w:rPr>
        <w:t>s</w:t>
      </w:r>
      <w:r>
        <w:rPr>
          <w:rFonts w:eastAsiaTheme="minorEastAsia"/>
        </w:rPr>
        <w:t xml:space="preserve">ubependymal) can be highly smooth and have great </w:t>
      </w:r>
      <w:r w:rsidR="00E67E61">
        <w:rPr>
          <w:rFonts w:eastAsiaTheme="minorEastAsia"/>
        </w:rPr>
        <w:t>power spectrum</w:t>
      </w:r>
      <w:r>
        <w:rPr>
          <w:rFonts w:eastAsiaTheme="minorEastAsia"/>
        </w:rPr>
        <w:t xml:space="preserve">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7366DE74"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k-means classified as high in either GMO, PSO, or S.</w:t>
      </w:r>
    </w:p>
    <w:p w14:paraId="4C70FD07"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is either k-means classified as high in GMO or is not high in any other regional spatial overlap.</w:t>
      </w:r>
    </w:p>
    <w:p w14:paraId="25A7DD2C" w14:textId="77777777" w:rsidR="00C65774" w:rsidRPr="00C65774" w:rsidRDefault="00C65774" w:rsidP="00C65774">
      <w:pPr>
        <w:numPr>
          <w:ilvl w:val="0"/>
          <w:numId w:val="3"/>
        </w:numPr>
        <w:rPr>
          <w:rFonts w:eastAsiaTheme="minorHAnsi"/>
          <w:kern w:val="2"/>
          <w14:ligatures w14:val="standardContextual"/>
        </w:rPr>
      </w:pPr>
      <w:r w:rsidRPr="00C65774">
        <w:rPr>
          <w:rFonts w:eastAsiaTheme="minorHAnsi"/>
          <w:kern w:val="2"/>
          <w14:ligatures w14:val="standardContextual"/>
        </w:rPr>
        <w:t>The IC either has no noise-like k-means labels or is k-means classified as high in both GMO and either PSO or S.</w:t>
      </w:r>
    </w:p>
    <w:p w14:paraId="2F0E32A3" w14:textId="77777777" w:rsidR="00966E41" w:rsidRPr="005F409E" w:rsidRDefault="00966E41" w:rsidP="00966E41"/>
    <w:p w14:paraId="4EB951E2" w14:textId="2FA50441"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77777777"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t>here</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1"/>
                          <a:stretch>
                            <a:fillRect/>
                          </a:stretch>
                        </pic:blipFill>
                        <pic:spPr>
                          <a:xfrm>
                            <a:off x="0" y="0"/>
                            <a:ext cx="3887424" cy="3005693"/>
                          </a:xfrm>
                          <a:prstGeom prst="rect">
                            <a:avLst/>
                          </a:prstGeom>
                        </pic:spPr>
                      </pic:pic>
                    </a:graphicData>
                  </a:graphic>
                </wp:inline>
              </w:drawing>
            </w:r>
          </w:p>
          <w:p w14:paraId="5490C58B" w14:textId="77777777" w:rsidR="00966E41" w:rsidRPr="003C203B" w:rsidRDefault="00966E41" w:rsidP="008D0268">
            <w:pPr>
              <w:rPr>
                <w:sz w:val="18"/>
                <w:szCs w:val="18"/>
              </w:rPr>
            </w:pPr>
            <w:r w:rsidRPr="003C203B">
              <w:rPr>
                <w:b/>
                <w:bCs/>
                <w:sz w:val="18"/>
                <w:szCs w:val="18"/>
              </w:rPr>
              <w:t>Figure 7.</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966E41">
      <w:pPr>
        <w:rPr>
          <w:b/>
          <w:bCs/>
        </w:rPr>
      </w:pPr>
      <w:proofErr w:type="spellStart"/>
      <w:r w:rsidRPr="005F409E">
        <w:rPr>
          <w:b/>
          <w:bCs/>
        </w:rPr>
        <w:t>Basescript</w:t>
      </w:r>
      <w:proofErr w:type="spellEnd"/>
      <w:r w:rsidRPr="005F409E">
        <w:rPr>
          <w:b/>
          <w:bCs/>
        </w:rPr>
        <w:t xml:space="preserve"> 3: </w:t>
      </w:r>
      <w:r w:rsidRPr="00D66737">
        <w:rPr>
          <w:rFonts w:ascii="Consolas" w:hAnsi="Consolas" w:cs="Consolas"/>
          <w:b/>
          <w:bCs/>
        </w:rPr>
        <w:t>CICADA_3_QC.m</w:t>
      </w:r>
    </w:p>
    <w:p w14:paraId="173333E2" w14:textId="77777777" w:rsidR="00966E41" w:rsidRPr="005F409E" w:rsidRDefault="00966E41" w:rsidP="00966E41">
      <w:proofErr w:type="spellStart"/>
      <w:r w:rsidRPr="005F409E">
        <w:lastRenderedPageBreak/>
        <w:t>Basescript</w:t>
      </w:r>
      <w:proofErr w:type="spellEnd"/>
      <w:r w:rsidRPr="005F409E">
        <w:t xml:space="preserve"> three </w:t>
      </w:r>
      <w:r>
        <w:t>generates</w:t>
      </w:r>
      <w:r w:rsidRPr="005F409E">
        <w:t xml:space="preserve"> useful quality control (QC) analyses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p>
    <w:p w14:paraId="225A1DD3" w14:textId="77777777" w:rsidR="00966E41" w:rsidRDefault="00966E41" w:rsidP="00966E41"/>
    <w:p w14:paraId="7636EE62" w14:textId="77777777" w:rsidR="00966E41" w:rsidRPr="005F409E" w:rsidRDefault="00966E41" w:rsidP="00966E41">
      <w:r w:rsidRPr="005F409E">
        <w:t xml:space="preserve">In creating QC plots, </w:t>
      </w:r>
      <w:proofErr w:type="spellStart"/>
      <w:r w:rsidRPr="005F409E">
        <w:t>basescript</w:t>
      </w:r>
      <w:proofErr w:type="spellEnd"/>
      <w:r w:rsidRPr="005F409E">
        <w:t xml:space="preserve"> three will default to comparing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17C11DA9" w14:textId="77777777" w:rsidR="002D2DC9" w:rsidRPr="005F409E" w:rsidRDefault="002D2DC9" w:rsidP="001D43AD"/>
    <w:p w14:paraId="313D83C2" w14:textId="6FE95529" w:rsidR="002D2DC9" w:rsidRPr="005F409E" w:rsidRDefault="002D2DC9" w:rsidP="00966E41">
      <w:pPr>
        <w:jc w:val="center"/>
        <w:rPr>
          <w:b/>
          <w:bCs/>
        </w:rPr>
      </w:pPr>
      <w:r w:rsidRPr="005F409E">
        <w:rPr>
          <w:b/>
          <w:bCs/>
        </w:rPr>
        <w:t>How to Run Manual CICADA</w:t>
      </w:r>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45688B7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76599370"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190D85">
        <w:instrText xml:space="preserve"> ADDIN ZOTERO_ITEM CSL_CITATION {"citationID":"pR9ldZhw","properties":{"formattedCitation":"\\super 1\\nosupersub{}","plainCitation":"1","noteIndex":0},"citationItems":[{"id":204,"uris":["http://zotero.org/users/9019901/items/XQUZKT3P"],"itemData":{"id":204,"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Citation Key: Griffanti2017-gu\n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2017-gu"}}],"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r w:rsidR="005B0685">
        <w:t>To clarify, Automatic CICADA must be run first, then the IC_auto_checker.csv must be manually adjusted, and then Manual CICADA is run.</w:t>
      </w:r>
    </w:p>
    <w:p w14:paraId="5F767C48" w14:textId="77777777" w:rsidR="006B31BB" w:rsidRPr="005F409E" w:rsidRDefault="006B31BB" w:rsidP="00E27C54"/>
    <w:p w14:paraId="62D88991" w14:textId="0B52EFDB" w:rsidR="00E27C54" w:rsidRPr="005F409E" w:rsidRDefault="006B31BB" w:rsidP="00E27C54">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p>
    <w:p w14:paraId="36ACAA36" w14:textId="77777777" w:rsidR="00D62A7F" w:rsidRDefault="00D62A7F" w:rsidP="00474DDB"/>
    <w:p w14:paraId="6AF52604" w14:textId="77777777" w:rsidR="00966E41" w:rsidRPr="00DD459B" w:rsidRDefault="00966E41" w:rsidP="00966E41">
      <w:pPr>
        <w:jc w:val="center"/>
        <w:rPr>
          <w:b/>
          <w:bCs/>
        </w:rPr>
      </w:pPr>
      <w:r>
        <w:rPr>
          <w:b/>
          <w:bCs/>
        </w:rPr>
        <w:t>Manual CICADA</w:t>
      </w:r>
      <w:r w:rsidRPr="005F409E">
        <w:rPr>
          <w:b/>
          <w:bCs/>
        </w:rPr>
        <w:t xml:space="preserve"> Methods</w:t>
      </w:r>
    </w:p>
    <w:p w14:paraId="59C05CDD" w14:textId="05E1C019"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p>
    <w:p w14:paraId="12C6AD5B" w14:textId="77777777" w:rsidR="00966E41" w:rsidRPr="005F409E" w:rsidRDefault="00966E41" w:rsidP="00474DDB"/>
    <w:p w14:paraId="7DDADCF3" w14:textId="05712425" w:rsidR="00A56632" w:rsidRPr="00A63455" w:rsidRDefault="00BA200A" w:rsidP="00A63455">
      <w:pPr>
        <w:jc w:val="center"/>
        <w:rPr>
          <w:b/>
          <w:bCs/>
        </w:rPr>
      </w:pPr>
      <w:r w:rsidRPr="005F409E">
        <w:rPr>
          <w:b/>
          <w:bCs/>
        </w:rPr>
        <w:t>How to Run Group CICADA</w:t>
      </w:r>
    </w:p>
    <w:p w14:paraId="5A650630" w14:textId="273BE8DF"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should be run on one task (“</w:t>
      </w:r>
      <w:proofErr w:type="spellStart"/>
      <w:r w:rsidRPr="005F409E">
        <w:t>task_name</w:t>
      </w:r>
      <w:proofErr w:type="spellEnd"/>
      <w:r w:rsidRPr="005F409E">
        <w:t xml:space="preserve">”) at a time but </w:t>
      </w:r>
      <w:r w:rsidR="00DE45DB">
        <w:t>should be able</w:t>
      </w:r>
      <w:r w:rsidRPr="005F409E">
        <w:t xml:space="preserve">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7711425E"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outlier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0D2DFF43" w:rsidR="00A56632" w:rsidRPr="005F409E" w:rsidRDefault="00A56632" w:rsidP="00A56632">
      <w:r w:rsidRPr="005F409E">
        <w:t>Automat</w:t>
      </w:r>
      <w:r w:rsidR="002046B8">
        <w:t>ic</w:t>
      </w:r>
      <w:r w:rsidRPr="005F409E">
        <w:t xml:space="preserve"> and Manual CICADA do not apply </w:t>
      </w:r>
      <w:r w:rsidR="00A05737">
        <w:t xml:space="preserve">detrending, </w:t>
      </w:r>
      <w:r w:rsidRPr="005F409E">
        <w:t>bandpass filtering</w:t>
      </w:r>
      <w:r w:rsidR="00A05737">
        <w:t>, or smoothing</w:t>
      </w:r>
      <w:r w:rsidRPr="005F409E">
        <w:t xml:space="preserve">. Instead, </w:t>
      </w:r>
      <w:r w:rsidR="00A05737">
        <w:t xml:space="preserve">detrending, </w:t>
      </w:r>
      <w:r w:rsidRPr="005F409E">
        <w:t xml:space="preserve">filtering and then smoothing can be applied at the group level </w:t>
      </w:r>
      <w:r w:rsidR="00235B23">
        <w:t>near</w:t>
      </w:r>
      <w:r w:rsidRPr="005F409E">
        <w:t xml:space="preserve"> the end of Group CICADA. </w:t>
      </w:r>
      <w:r w:rsidR="00F743D3">
        <w:t>The “</w:t>
      </w:r>
      <w:proofErr w:type="spellStart"/>
      <w:r w:rsidR="00F743D3">
        <w:t>s</w:t>
      </w:r>
      <w:r w:rsidRPr="005F409E">
        <w:t>moothing_kernel</w:t>
      </w:r>
      <w:proofErr w:type="spellEnd"/>
      <w:r w:rsidR="00F743D3">
        <w:t>”</w:t>
      </w:r>
      <w:r w:rsidRPr="005F409E">
        <w:t xml:space="preserve"> is the gaussian smoothing kernel </w:t>
      </w:r>
      <w:proofErr w:type="spellStart"/>
      <w:r w:rsidRPr="005F409E">
        <w:t>FWHMx</w:t>
      </w:r>
      <w:proofErr w:type="spellEnd"/>
      <w:r w:rsidRPr="005F409E">
        <w:t xml:space="preserve"> size</w:t>
      </w:r>
      <w:r w:rsidR="00D716D2">
        <w:t xml:space="preserve"> (default smoothing size is </w:t>
      </w:r>
      <w:r w:rsidR="0077739C">
        <w:t>3 mm and</w:t>
      </w:r>
      <w:r w:rsidR="00C447D2">
        <w:t xml:space="preserve">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130AF9">
        <w:t>The “</w:t>
      </w:r>
      <w:proofErr w:type="spellStart"/>
      <w:r w:rsidR="00130AF9">
        <w:t>detrend_degree</w:t>
      </w:r>
      <w:proofErr w:type="spellEnd"/>
      <w:r w:rsidR="00130AF9">
        <w:t>” input is the degree of polynomial to detrend the data at (e.g., a value of 2 (the default) detrends the data at the quadratic (x</w:t>
      </w:r>
      <w:r w:rsidR="00130AF9" w:rsidRPr="00130AF9">
        <w:rPr>
          <w:vertAlign w:val="superscript"/>
        </w:rPr>
        <w:t>2</w:t>
      </w:r>
      <w:r w:rsidR="00130AF9">
        <w:t xml:space="preserve">) level). </w:t>
      </w:r>
      <w:r w:rsidR="00EA7E4F">
        <w:t>Important to n</w:t>
      </w:r>
      <w:r w:rsidR="00D716D2">
        <w:t xml:space="preserve">ote, QC plotting following Group CICADA is easiest to interpret with minimal/no smoothing and no bandpass filtering. Smoothing, and </w:t>
      </w:r>
      <w:r w:rsidR="00EA7E4F">
        <w:t>likely</w:t>
      </w:r>
      <w:r w:rsidR="00D716D2">
        <w:t xml:space="preserve"> bandpass filtering, will create new within-noise-profile-region correlations in the QC plots. </w:t>
      </w:r>
      <w:r w:rsidR="00A71879">
        <w:t xml:space="preserve">Even without smoothing or bandpass filtering explicitly applied, </w:t>
      </w:r>
      <w:r w:rsidR="00D716D2">
        <w:t>CICADA denoising already</w:t>
      </w:r>
      <w:r w:rsidR="00A71879">
        <w:t xml:space="preserve"> inherently</w:t>
      </w:r>
      <w:r w:rsidR="00D716D2">
        <w:t xml:space="preserve"> decreases low frequency (&lt;0.008 Hz) and high frequency (&gt;0.15 Hz) noise</w:t>
      </w:r>
      <w:r w:rsidR="00C447D2">
        <w:t>, and regardless, detrending to the 2</w:t>
      </w:r>
      <w:r w:rsidR="00C447D2" w:rsidRPr="00C447D2">
        <w:rPr>
          <w:vertAlign w:val="superscript"/>
        </w:rPr>
        <w:t>nd</w:t>
      </w:r>
      <w:r w:rsidR="00C447D2">
        <w:t xml:space="preserve"> polynomial is performed</w:t>
      </w:r>
      <w:r w:rsidR="00A71879">
        <w:t xml:space="preserve"> by default</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 bandpass filtering</w:t>
      </w:r>
      <w:r w:rsidR="00C447D2">
        <w:t>,</w:t>
      </w:r>
      <w:r w:rsidR="00D716D2">
        <w:t xml:space="preserve"> is recommended</w:t>
      </w:r>
      <w:r w:rsidR="00C447D2">
        <w:t>,</w:t>
      </w:r>
      <w:r w:rsidR="00D716D2">
        <w:t xml:space="preserve"> but remains up to the user.</w:t>
      </w:r>
    </w:p>
    <w:p w14:paraId="72C83CCF" w14:textId="77777777" w:rsidR="00A56632" w:rsidRPr="005F409E" w:rsidRDefault="00A56632" w:rsidP="00A56632"/>
    <w:p w14:paraId="3AA8CAC0" w14:textId="7B5302D3" w:rsidR="00A56632" w:rsidRPr="005F409E"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w:t>
      </w:r>
      <w:r w:rsidR="00536556" w:rsidRPr="005F409E">
        <w:lastRenderedPageBreak/>
        <w:t xml:space="preserve">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r w:rsidR="00536556" w:rsidRPr="005621F1">
        <w:rPr>
          <w:rFonts w:ascii="Consolas" w:hAnsi="Consolas" w:cs="Consolas"/>
        </w:rPr>
        <w:t>};</w:t>
      </w:r>
      <w:r w:rsidR="00536556" w:rsidRPr="005F409E">
        <w:t>.</w:t>
      </w:r>
      <w:r w:rsidR="00023942" w:rsidRPr="005F409E">
        <w:t xml:space="preserve">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701E3F6" w14:textId="77777777" w:rsidR="00023942" w:rsidRPr="005F409E" w:rsidRDefault="00023942" w:rsidP="00A56632"/>
    <w:p w14:paraId="6DEA58CF" w14:textId="77777777" w:rsidR="00BE21BF" w:rsidRDefault="00023942" w:rsidP="00A56632">
      <w:r w:rsidRPr="005F409E">
        <w:t xml:space="preserve">Finally, </w:t>
      </w:r>
      <w:r w:rsidR="00BE21BF">
        <w:t>“</w:t>
      </w:r>
      <w:r w:rsidRPr="005F409E">
        <w:t>excludes</w:t>
      </w:r>
      <w:r w:rsidR="00BE21BF">
        <w:t>”</w:t>
      </w:r>
      <w:r w:rsidRPr="005F409E">
        <w:t xml:space="preserve">, </w:t>
      </w:r>
      <w:r w:rsidR="00BE21BF">
        <w:t>“</w:t>
      </w:r>
      <w:r w:rsidRPr="005F409E">
        <w:t>outlier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All three 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w:t>
      </w:r>
      <w:r w:rsidR="00BE21BF">
        <w:t>“</w:t>
      </w:r>
      <w:r w:rsidR="00F01963">
        <w:t>outliers</w:t>
      </w:r>
      <w:r w:rsidR="00BE21BF">
        <w:t>”</w:t>
      </w:r>
      <w:r w:rsidR="00F01963">
        <w:t xml:space="preserve">, or </w:t>
      </w:r>
      <w:r w:rsidR="00BE21BF">
        <w:t>“</w:t>
      </w:r>
      <w:proofErr w:type="spellStart"/>
      <w:r w:rsidR="00F01963">
        <w:t>adjusteds</w:t>
      </w:r>
      <w:proofErr w:type="spellEnd"/>
      <w:r w:rsidR="00BE21BF">
        <w:t>”</w:t>
      </w:r>
      <w:r w:rsidR="00F01963">
        <w:t xml:space="preserve">). Specifically, </w:t>
      </w:r>
      <w:r w:rsidR="00BE21BF">
        <w:t>“</w:t>
      </w:r>
      <w:r w:rsidR="00F01963">
        <w:t>e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647B4721" w14:textId="77777777" w:rsidR="00BE21BF" w:rsidRDefault="00BE21BF" w:rsidP="00A56632"/>
    <w:p w14:paraId="559E3595" w14:textId="77777777" w:rsidR="00BE21BF" w:rsidRDefault="00BE21BF" w:rsidP="00A56632">
      <w:r>
        <w:t>“</w:t>
      </w:r>
      <w:r w:rsidR="00F01963">
        <w:t>Outliers</w:t>
      </w:r>
      <w:r>
        <w:t>”</w:t>
      </w:r>
      <w:r w:rsidR="00F01963">
        <w:t xml:space="preserve">, while similar, is a bit different from </w:t>
      </w:r>
      <w:r>
        <w:t>“</w:t>
      </w:r>
      <w:r w:rsidR="00F01963">
        <w:t>excludes</w:t>
      </w:r>
      <w:r>
        <w:t>”</w:t>
      </w:r>
      <w:r w:rsidR="00F01963">
        <w:t xml:space="preserve">. The </w:t>
      </w:r>
      <w:r>
        <w:t>“</w:t>
      </w:r>
      <w:r w:rsidR="00F01963">
        <w:t>outliers</w:t>
      </w:r>
      <w:r>
        <w:t>”</w:t>
      </w:r>
      <w:r w:rsidR="00F01963">
        <w:t xml:space="preserve"> parameter is for data that was not previously (before IC generation and CICADA processing) found to be necessary to </w:t>
      </w:r>
      <w:r>
        <w:t>exclude</w:t>
      </w:r>
      <w:r w:rsidR="00F01963">
        <w:t>. However, upon MELODIC IC generation, or CICADA processing, it was found to give significant issues that make it undeniably obvious it is not saved by IC denoising. For example, perhaps sub-103 session 01 did not generate any I</w:t>
      </w:r>
      <w:r w:rsidR="00235B23">
        <w:t>C</w:t>
      </w:r>
      <w:r w:rsidR="00F01963">
        <w:t xml:space="preserve">s that truly look like signal, then this data could be marked as an outlier with </w:t>
      </w:r>
      <w:r w:rsidR="00F01963" w:rsidRPr="00BE21BF">
        <w:rPr>
          <w:rFonts w:ascii="Consolas" w:hAnsi="Consolas" w:cs="Consolas"/>
        </w:rPr>
        <w:t>outliers = {‘0’, ‘0’, ‘1’, ‘0’};</w:t>
      </w:r>
      <w:r w:rsidR="00F01963">
        <w:t xml:space="preserve"> . </w:t>
      </w:r>
      <w:r w:rsidR="00235B23">
        <w:t xml:space="preserve">Functionally, the main difference between </w:t>
      </w:r>
      <w:r>
        <w:t>“</w:t>
      </w:r>
      <w:r w:rsidR="00235B23">
        <w:t>excludes</w:t>
      </w:r>
      <w:r>
        <w:t>”</w:t>
      </w:r>
      <w:r w:rsidR="00235B23">
        <w:t xml:space="preserve"> and </w:t>
      </w:r>
      <w:r>
        <w:t>“</w:t>
      </w:r>
      <w:r w:rsidR="00235B23">
        <w:t>outliers</w:t>
      </w:r>
      <w:r>
        <w:t>”</w:t>
      </w:r>
      <w:r w:rsidR="00235B23">
        <w:t xml:space="preserve"> is whether the data will be included in the group </w:t>
      </w:r>
      <w:r>
        <w:t xml:space="preserve">CICADA </w:t>
      </w:r>
      <w:r w:rsidR="00235B23">
        <w:t xml:space="preserve">folder. Excluded images will be entirely skipped by Group CICADA whereas outliers will still be copied into the group output with its QC parameters included. Outliers, however, will be marked as such to help a user perform future analyses without </w:t>
      </w:r>
      <w:r>
        <w:t>the given image</w:t>
      </w:r>
      <w:r w:rsidR="00235B23">
        <w:t xml:space="preserve"> if desired. </w:t>
      </w:r>
    </w:p>
    <w:p w14:paraId="0473A84A" w14:textId="77777777" w:rsidR="00BE21BF" w:rsidRDefault="00BE21BF" w:rsidP="00A56632"/>
    <w:p w14:paraId="4C3B9D23" w14:textId="2A94F055" w:rsidR="00023942" w:rsidRDefault="00F01963" w:rsidP="00A56632">
      <w:r>
        <w:t xml:space="preserve">Finally, the </w:t>
      </w:r>
      <w:r w:rsidR="00BE21BF">
        <w:t>“</w:t>
      </w:r>
      <w:proofErr w:type="spellStart"/>
      <w:r>
        <w:t>adjusteds</w:t>
      </w:r>
      <w:proofErr w:type="spellEnd"/>
      <w:r w:rsidR="00BE21BF">
        <w:t>”</w:t>
      </w:r>
      <w:r>
        <w:t xml:space="preserve"> parameter is for data that a user performed Manual CICADA on (they adjusted the signal labels of </w:t>
      </w:r>
      <w:r w:rsidR="0044432A">
        <w:t>Automatic CICADA</w:t>
      </w:r>
      <w:r>
        <w:t xml:space="preserve">, and then ran Manual CICADA). The </w:t>
      </w:r>
      <w:r w:rsidR="00BE21BF">
        <w:t>“</w:t>
      </w:r>
      <w:r>
        <w:t>adjusted</w:t>
      </w:r>
      <w:r w:rsidR="00BE21BF">
        <w:t>”</w:t>
      </w:r>
      <w:r>
        <w:t xml:space="preserve"> parameter </w:t>
      </w:r>
      <w:r w:rsidR="00BE21BF">
        <w:t>could be used</w:t>
      </w:r>
      <w:r>
        <w:t xml:space="preserve"> if</w:t>
      </w:r>
      <w:r w:rsidR="00235B23">
        <w:t>,</w:t>
      </w:r>
      <w:r>
        <w:t xml:space="preserve"> when a user evaluates the individual and Group QC, an image is </w:t>
      </w:r>
      <w:r w:rsidR="00235B23">
        <w:t xml:space="preserve">found to be </w:t>
      </w:r>
      <w:r w:rsidR="00BE21BF">
        <w:t>an outlier</w:t>
      </w:r>
      <w:r w:rsidR="007B0942">
        <w:t>,</w:t>
      </w:r>
      <w:r>
        <w:t xml:space="preserve"> but </w:t>
      </w:r>
      <w:r w:rsidR="0044432A">
        <w:t>Automatic CICADA</w:t>
      </w:r>
      <w:r>
        <w:t xml:space="preserve"> did not label the I</w:t>
      </w:r>
      <w:r w:rsidR="00235B23">
        <w:t>C</w:t>
      </w:r>
      <w:r>
        <w:t xml:space="preserve">s </w:t>
      </w:r>
      <w:r w:rsidR="007B0942">
        <w:t>as accurately as desired</w:t>
      </w:r>
      <w:r>
        <w:t>. Then</w:t>
      </w:r>
      <w:r w:rsidR="00235B23">
        <w:t>,</w:t>
      </w:r>
      <w:r>
        <w:t xml:space="preserve"> a user could adjust the signal labeling and run Manual CICADA solely for that data and then mark </w:t>
      </w:r>
      <w:r w:rsidR="00235B23">
        <w:t>it</w:t>
      </w:r>
      <w:r>
        <w:t xml:space="preserve"> as an “</w:t>
      </w:r>
      <w:proofErr w:type="spellStart"/>
      <w:r>
        <w:t>adjusteds</w:t>
      </w:r>
      <w:proofErr w:type="spellEnd"/>
      <w:r>
        <w:t>”</w:t>
      </w:r>
      <w:r w:rsidR="00235B23">
        <w:t>. This ensures</w:t>
      </w:r>
      <w:r>
        <w:t xml:space="preserve"> that Group CICADA correctly pulls the manually adjusted data for that </w:t>
      </w:r>
      <w:r w:rsidR="00235B23">
        <w:t>image</w:t>
      </w:r>
      <w:r>
        <w:t>. For example, let’s say in our example that for sub-102 session 02</w:t>
      </w:r>
      <w:r w:rsidR="00235B23">
        <w:t>,</w:t>
      </w:r>
      <w:r>
        <w:t xml:space="preserve"> the QC plots show poor results </w:t>
      </w:r>
      <w:r w:rsidR="00235B23">
        <w:t xml:space="preserve">but are greatly improved upon performing Manual CICADA. </w:t>
      </w:r>
      <w:r>
        <w:t xml:space="preserve">Then, </w:t>
      </w:r>
      <w:r w:rsidR="00B2138C">
        <w:t>a user</w:t>
      </w:r>
      <w:r>
        <w:t xml:space="preserve"> could consider including the manually-adjusted data in the Group CICADA analyses, and mark it as an </w:t>
      </w:r>
      <w:proofErr w:type="spellStart"/>
      <w:r>
        <w:t>adjusteds</w:t>
      </w:r>
      <w:proofErr w:type="spellEnd"/>
      <w:r>
        <w:t xml:space="preserve"> like so: </w:t>
      </w:r>
      <w:proofErr w:type="spellStart"/>
      <w:r w:rsidRPr="00BE21BF">
        <w:rPr>
          <w:rFonts w:ascii="Consolas" w:hAnsi="Consolas" w:cs="Consolas"/>
        </w:rPr>
        <w:t>adjusteds</w:t>
      </w:r>
      <w:proofErr w:type="spellEnd"/>
      <w:r w:rsidRPr="00BE21BF">
        <w:rPr>
          <w:rFonts w:ascii="Consolas" w:hAnsi="Consolas" w:cs="Consolas"/>
        </w:rPr>
        <w:t xml:space="preserve"> = {‘0’, ‘1’, ‘0’, ‘0’</w:t>
      </w:r>
      <w:proofErr w:type="gramStart"/>
      <w:r w:rsidRPr="00BE21BF">
        <w:rPr>
          <w:rFonts w:ascii="Consolas" w:hAnsi="Consolas" w:cs="Consolas"/>
        </w:rPr>
        <w:t>};</w:t>
      </w:r>
      <w:r>
        <w:t>.</w:t>
      </w:r>
      <w:proofErr w:type="gramEnd"/>
    </w:p>
    <w:p w14:paraId="26DB2617" w14:textId="77777777" w:rsidR="00116BA5" w:rsidRDefault="00116BA5" w:rsidP="00A56632"/>
    <w:p w14:paraId="0BF72237" w14:textId="77777777" w:rsidR="00A63455" w:rsidRDefault="00A63455" w:rsidP="00A63455">
      <w:pPr>
        <w:jc w:val="center"/>
        <w:rPr>
          <w:b/>
          <w:bCs/>
        </w:rPr>
      </w:pPr>
      <w:r>
        <w:rPr>
          <w:b/>
          <w:bCs/>
        </w:rPr>
        <w:t xml:space="preserve">Group </w:t>
      </w:r>
      <w:r w:rsidRPr="005F409E">
        <w:rPr>
          <w:b/>
          <w:bCs/>
        </w:rPr>
        <w:t>CICADA Methods</w:t>
      </w:r>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81EDA" w:rsidRDefault="00A63455" w:rsidP="00A63455">
      <w:pPr>
        <w:rPr>
          <w:rFonts w:ascii="Consolas" w:hAnsi="Consolas" w:cs="Consolas"/>
          <w:b/>
          <w:bCs/>
        </w:rPr>
      </w:pPr>
      <w:r w:rsidRPr="005E52D2">
        <w:rPr>
          <w:rFonts w:ascii="Times" w:hAnsi="Times" w:cs="Consolas"/>
          <w:b/>
          <w:bCs/>
        </w:rPr>
        <w:t>Group CICADA:</w:t>
      </w:r>
      <w:r>
        <w:rPr>
          <w:rFonts w:ascii="Consolas" w:hAnsi="Consolas" w:cs="Consolas"/>
          <w:b/>
          <w:bCs/>
        </w:rPr>
        <w:t xml:space="preserve"> </w:t>
      </w:r>
      <w:proofErr w:type="spellStart"/>
      <w:r w:rsidRPr="00581EDA">
        <w:rPr>
          <w:rFonts w:ascii="Consolas" w:hAnsi="Consolas" w:cs="Consolas"/>
          <w:b/>
          <w:bCs/>
        </w:rPr>
        <w:t>Cicada_group_qc.m</w:t>
      </w:r>
      <w:proofErr w:type="spellEnd"/>
    </w:p>
    <w:p w14:paraId="1BFB53F7" w14:textId="77777777" w:rsidR="00A63455" w:rsidRDefault="00A63455" w:rsidP="00A63455">
      <w:r>
        <w:lastRenderedPageBreak/>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NotGM,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NotGM”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coverage by the signal IC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Low ratio of GM to NotGM mean variance</w:t>
      </w:r>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Low number of ICs labeled as signal</w:t>
      </w:r>
    </w:p>
    <w:p w14:paraId="2C3FB43E"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t; 3 ICs labeled as signal </w:t>
      </w:r>
    </w:p>
    <w:p w14:paraId="22F27F60" w14:textId="77777777" w:rsidR="00A63455" w:rsidRDefault="00A63455" w:rsidP="00A63455"/>
    <w:p w14:paraId="75948E92" w14:textId="638C7AC0"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69019F">
        <w:instrText xml:space="preserve"> ADDIN ZOTERO_ITEM CSL_CITATION {"citationID":"qHr0LIvq","properties":{"formattedCitation":"\\super 5\\nosupersub{}","plainCitation":"5","noteIndex":0},"citationItems":[{"id":146,"uris":["http://zotero.org/users/9019901/items/9DYUTYLT"],"itemData":{"id":146,"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Citation Key: Satterthwaite2013-tp\n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2013-tp"}}],"schema":"https://github.com/citation-style-language/schema/raw/master/csl-citation.json"} </w:instrText>
      </w:r>
      <w:r>
        <w:fldChar w:fldCharType="separate"/>
      </w:r>
      <w:r w:rsidR="0069019F" w:rsidRPr="0069019F">
        <w:rPr>
          <w:vertAlign w:val="superscript"/>
        </w:rPr>
        <w:t>5</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w:t>
      </w:r>
      <w:r>
        <w:lastRenderedPageBreak/>
        <w:t xml:space="preserve">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38CE8323" w14:textId="77777777" w:rsidR="0069019F" w:rsidRPr="0069019F" w:rsidRDefault="00186A48" w:rsidP="0069019F">
      <w:pPr>
        <w:pStyle w:val="Bibliography"/>
      </w:pPr>
      <w:r>
        <w:fldChar w:fldCharType="begin"/>
      </w:r>
      <w:r w:rsidR="0069019F">
        <w:instrText xml:space="preserve"> ADDIN ZOTERO_BIBL {"uncited":[],"omitted":[],"custom":[]} CSL_BIBLIOGRAPHY </w:instrText>
      </w:r>
      <w:r>
        <w:fldChar w:fldCharType="separate"/>
      </w:r>
      <w:r w:rsidR="0069019F" w:rsidRPr="0069019F">
        <w:t>1.</w:t>
      </w:r>
      <w:r w:rsidR="0069019F" w:rsidRPr="0069019F">
        <w:tab/>
        <w:t xml:space="preserve">Griffanti, L. </w:t>
      </w:r>
      <w:r w:rsidR="0069019F" w:rsidRPr="0069019F">
        <w:rPr>
          <w:i/>
          <w:iCs/>
        </w:rPr>
        <w:t>et al.</w:t>
      </w:r>
      <w:r w:rsidR="0069019F" w:rsidRPr="0069019F">
        <w:t xml:space="preserve"> Hand classification of fMRI ICA noise components. </w:t>
      </w:r>
      <w:r w:rsidR="0069019F" w:rsidRPr="0069019F">
        <w:rPr>
          <w:i/>
          <w:iCs/>
        </w:rPr>
        <w:t>Neuroimage</w:t>
      </w:r>
      <w:r w:rsidR="0069019F" w:rsidRPr="0069019F">
        <w:t xml:space="preserve"> </w:t>
      </w:r>
      <w:r w:rsidR="0069019F" w:rsidRPr="0069019F">
        <w:rPr>
          <w:b/>
          <w:bCs/>
        </w:rPr>
        <w:t>154</w:t>
      </w:r>
      <w:r w:rsidR="0069019F" w:rsidRPr="0069019F">
        <w:t>, 188–205 (2017).</w:t>
      </w:r>
    </w:p>
    <w:p w14:paraId="6589B911" w14:textId="77777777" w:rsidR="0069019F" w:rsidRPr="0069019F" w:rsidRDefault="0069019F" w:rsidP="0069019F">
      <w:pPr>
        <w:pStyle w:val="Bibliography"/>
      </w:pPr>
      <w:r w:rsidRPr="0069019F">
        <w:t>2.</w:t>
      </w:r>
      <w:r w:rsidRPr="0069019F">
        <w:tab/>
        <w:t xml:space="preserve">Guzmán-Vélez, E. </w:t>
      </w:r>
      <w:r w:rsidRPr="0069019F">
        <w:rPr>
          <w:i/>
          <w:iCs/>
        </w:rPr>
        <w:t>et al.</w:t>
      </w:r>
      <w:r w:rsidRPr="0069019F">
        <w:t xml:space="preserve"> Amyloid-β and tau pathologies relate to distinctive brain dysconnectomics in preclinical autosomal-dominant Alzheimer’s disease. </w:t>
      </w:r>
      <w:r w:rsidRPr="0069019F">
        <w:rPr>
          <w:i/>
          <w:iCs/>
        </w:rPr>
        <w:t>Proc. Natl. Acad. Sci. U. S. A.</w:t>
      </w:r>
      <w:r w:rsidRPr="0069019F">
        <w:t xml:space="preserve"> </w:t>
      </w:r>
      <w:r w:rsidRPr="0069019F">
        <w:rPr>
          <w:b/>
          <w:bCs/>
        </w:rPr>
        <w:t>119</w:t>
      </w:r>
      <w:r w:rsidRPr="0069019F">
        <w:t>, e2113641119 (2022).</w:t>
      </w:r>
    </w:p>
    <w:p w14:paraId="6F8DBBD5" w14:textId="77777777" w:rsidR="0069019F" w:rsidRPr="0069019F" w:rsidRDefault="0069019F" w:rsidP="0069019F">
      <w:pPr>
        <w:pStyle w:val="Bibliography"/>
      </w:pPr>
      <w:r w:rsidRPr="0069019F">
        <w:t>3.</w:t>
      </w:r>
      <w:r w:rsidRPr="0069019F">
        <w:tab/>
        <w:t xml:space="preserve">Thomas Yeo, B. T. </w:t>
      </w:r>
      <w:r w:rsidRPr="0069019F">
        <w:rPr>
          <w:i/>
          <w:iCs/>
        </w:rPr>
        <w:t>et al.</w:t>
      </w:r>
      <w:r w:rsidRPr="0069019F">
        <w:t xml:space="preserve"> The organization of the human cerebral cortex estimated by intrinsic functional connectivity. </w:t>
      </w:r>
      <w:r w:rsidRPr="0069019F">
        <w:rPr>
          <w:i/>
          <w:iCs/>
        </w:rPr>
        <w:t>J. Neurophysiol.</w:t>
      </w:r>
      <w:r w:rsidRPr="0069019F">
        <w:t xml:space="preserve"> </w:t>
      </w:r>
      <w:r w:rsidRPr="0069019F">
        <w:rPr>
          <w:b/>
          <w:bCs/>
        </w:rPr>
        <w:t>106</w:t>
      </w:r>
      <w:r w:rsidRPr="0069019F">
        <w:t>, 1125–1165 (2011).</w:t>
      </w:r>
    </w:p>
    <w:p w14:paraId="2B6BC17B" w14:textId="77777777" w:rsidR="0069019F" w:rsidRPr="0069019F" w:rsidRDefault="0069019F" w:rsidP="0069019F">
      <w:pPr>
        <w:pStyle w:val="Bibliography"/>
      </w:pPr>
      <w:r w:rsidRPr="0069019F">
        <w:t>4.</w:t>
      </w:r>
      <w:r w:rsidRPr="0069019F">
        <w:tab/>
        <w:t xml:space="preserve">Power, J. D., Barnes, K. A., Snyder, A. Z., Schlaggar, B. L. &amp; Petersen, S. E. Spurious but systematic correlations in functional connectivity MRI networks arise from subject motion. </w:t>
      </w:r>
      <w:r w:rsidRPr="0069019F">
        <w:rPr>
          <w:i/>
          <w:iCs/>
        </w:rPr>
        <w:t>NeuroImage</w:t>
      </w:r>
      <w:r w:rsidRPr="0069019F">
        <w:t xml:space="preserve"> </w:t>
      </w:r>
      <w:r w:rsidRPr="0069019F">
        <w:rPr>
          <w:b/>
          <w:bCs/>
        </w:rPr>
        <w:t>59</w:t>
      </w:r>
      <w:r w:rsidRPr="0069019F">
        <w:t>, 2142–2154 (2012).</w:t>
      </w:r>
    </w:p>
    <w:p w14:paraId="5FEA6320" w14:textId="77777777" w:rsidR="0069019F" w:rsidRPr="0069019F" w:rsidRDefault="0069019F" w:rsidP="0069019F">
      <w:pPr>
        <w:pStyle w:val="Bibliography"/>
      </w:pPr>
      <w:r w:rsidRPr="0069019F">
        <w:t>5.</w:t>
      </w:r>
      <w:r w:rsidRPr="0069019F">
        <w:tab/>
        <w:t xml:space="preserve">Satterthwaite, T. D. </w:t>
      </w:r>
      <w:r w:rsidRPr="0069019F">
        <w:rPr>
          <w:i/>
          <w:iCs/>
        </w:rPr>
        <w:t>et al.</w:t>
      </w:r>
      <w:r w:rsidRPr="0069019F">
        <w:t xml:space="preserve"> An improved framework for confound regression and filtering for control of motion artifact in the preprocessing of resting-state functional connectivity data. </w:t>
      </w:r>
      <w:r w:rsidRPr="0069019F">
        <w:rPr>
          <w:i/>
          <w:iCs/>
        </w:rPr>
        <w:t>Neuroimage</w:t>
      </w:r>
      <w:r w:rsidRPr="0069019F">
        <w:t xml:space="preserve"> </w:t>
      </w:r>
      <w:r w:rsidRPr="0069019F">
        <w:rPr>
          <w:b/>
          <w:bCs/>
        </w:rPr>
        <w:t>64</w:t>
      </w:r>
      <w:r w:rsidRPr="0069019F">
        <w:t>, 240–256 (2013).</w:t>
      </w:r>
    </w:p>
    <w:p w14:paraId="7863A57B" w14:textId="4635FD0E" w:rsidR="008305E4" w:rsidRPr="008305E4" w:rsidRDefault="00186A48" w:rsidP="00116BA5">
      <w:r>
        <w:fldChar w:fldCharType="end"/>
      </w:r>
    </w:p>
    <w:sectPr w:rsidR="008305E4" w:rsidRPr="008305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4"/>
  </w:num>
  <w:num w:numId="2" w16cid:durableId="317999457">
    <w:abstractNumId w:val="2"/>
  </w:num>
  <w:num w:numId="3" w16cid:durableId="2116753004">
    <w:abstractNumId w:val="1"/>
  </w:num>
  <w:num w:numId="4" w16cid:durableId="1891070075">
    <w:abstractNumId w:val="3"/>
  </w:num>
  <w:num w:numId="5" w16cid:durableId="997541817">
    <w:abstractNumId w:val="0"/>
  </w:num>
  <w:num w:numId="6" w16cid:durableId="14312100">
    <w:abstractNumId w:val="6"/>
  </w:num>
  <w:num w:numId="7" w16cid:durableId="56256598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0450C"/>
    <w:rsid w:val="000137D7"/>
    <w:rsid w:val="00023942"/>
    <w:rsid w:val="00032679"/>
    <w:rsid w:val="00034765"/>
    <w:rsid w:val="00050592"/>
    <w:rsid w:val="00057393"/>
    <w:rsid w:val="00061781"/>
    <w:rsid w:val="000856FC"/>
    <w:rsid w:val="00092FFA"/>
    <w:rsid w:val="00094E2B"/>
    <w:rsid w:val="0009603C"/>
    <w:rsid w:val="000A57EB"/>
    <w:rsid w:val="000A6DB5"/>
    <w:rsid w:val="000A6E2F"/>
    <w:rsid w:val="000A7832"/>
    <w:rsid w:val="000A7E06"/>
    <w:rsid w:val="000C08F0"/>
    <w:rsid w:val="000C3FA3"/>
    <w:rsid w:val="000C4013"/>
    <w:rsid w:val="000C5499"/>
    <w:rsid w:val="000D4600"/>
    <w:rsid w:val="000E57A9"/>
    <w:rsid w:val="00116BA5"/>
    <w:rsid w:val="001171D3"/>
    <w:rsid w:val="00130AF9"/>
    <w:rsid w:val="00136B4C"/>
    <w:rsid w:val="00137177"/>
    <w:rsid w:val="0014119E"/>
    <w:rsid w:val="00146E18"/>
    <w:rsid w:val="00166A76"/>
    <w:rsid w:val="001774CB"/>
    <w:rsid w:val="001868CE"/>
    <w:rsid w:val="00186A48"/>
    <w:rsid w:val="00190D85"/>
    <w:rsid w:val="001C6851"/>
    <w:rsid w:val="001D43AD"/>
    <w:rsid w:val="001D4CBA"/>
    <w:rsid w:val="001E1A16"/>
    <w:rsid w:val="001E1C5E"/>
    <w:rsid w:val="001E25AA"/>
    <w:rsid w:val="001E571C"/>
    <w:rsid w:val="001F04AC"/>
    <w:rsid w:val="001F2585"/>
    <w:rsid w:val="001F6CF5"/>
    <w:rsid w:val="00201563"/>
    <w:rsid w:val="002046B8"/>
    <w:rsid w:val="0020560A"/>
    <w:rsid w:val="00215529"/>
    <w:rsid w:val="00223D7C"/>
    <w:rsid w:val="00225265"/>
    <w:rsid w:val="00235B23"/>
    <w:rsid w:val="00247E0B"/>
    <w:rsid w:val="0026580E"/>
    <w:rsid w:val="0028708A"/>
    <w:rsid w:val="00294C3A"/>
    <w:rsid w:val="00296FBE"/>
    <w:rsid w:val="002A3E13"/>
    <w:rsid w:val="002A5BC5"/>
    <w:rsid w:val="002D11BE"/>
    <w:rsid w:val="002D2DC9"/>
    <w:rsid w:val="002E6799"/>
    <w:rsid w:val="0031743B"/>
    <w:rsid w:val="00317FC7"/>
    <w:rsid w:val="003217F2"/>
    <w:rsid w:val="003346CC"/>
    <w:rsid w:val="0033747D"/>
    <w:rsid w:val="00341C9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4547"/>
    <w:rsid w:val="00402BB6"/>
    <w:rsid w:val="0040584F"/>
    <w:rsid w:val="00406140"/>
    <w:rsid w:val="00416994"/>
    <w:rsid w:val="00420643"/>
    <w:rsid w:val="0044432A"/>
    <w:rsid w:val="00444B04"/>
    <w:rsid w:val="004652AC"/>
    <w:rsid w:val="004711DE"/>
    <w:rsid w:val="00474D40"/>
    <w:rsid w:val="00474DDB"/>
    <w:rsid w:val="00484E79"/>
    <w:rsid w:val="00485019"/>
    <w:rsid w:val="00486F05"/>
    <w:rsid w:val="004C1C9D"/>
    <w:rsid w:val="004C66EE"/>
    <w:rsid w:val="004C77F0"/>
    <w:rsid w:val="004D3CCD"/>
    <w:rsid w:val="004D4109"/>
    <w:rsid w:val="004D7ACC"/>
    <w:rsid w:val="004E2144"/>
    <w:rsid w:val="004F4583"/>
    <w:rsid w:val="005009A5"/>
    <w:rsid w:val="00505C08"/>
    <w:rsid w:val="0050772F"/>
    <w:rsid w:val="00511216"/>
    <w:rsid w:val="00536556"/>
    <w:rsid w:val="005472E7"/>
    <w:rsid w:val="005621F1"/>
    <w:rsid w:val="005630EB"/>
    <w:rsid w:val="00581EDA"/>
    <w:rsid w:val="005849F6"/>
    <w:rsid w:val="00585344"/>
    <w:rsid w:val="00597B9F"/>
    <w:rsid w:val="005A2579"/>
    <w:rsid w:val="005B0685"/>
    <w:rsid w:val="005B4081"/>
    <w:rsid w:val="005B6492"/>
    <w:rsid w:val="005C0B72"/>
    <w:rsid w:val="005C6F40"/>
    <w:rsid w:val="005C7DD9"/>
    <w:rsid w:val="005D49BF"/>
    <w:rsid w:val="005E3A7C"/>
    <w:rsid w:val="005E52D2"/>
    <w:rsid w:val="005E62E6"/>
    <w:rsid w:val="005E64C4"/>
    <w:rsid w:val="005F409E"/>
    <w:rsid w:val="006053F2"/>
    <w:rsid w:val="0061436F"/>
    <w:rsid w:val="00616000"/>
    <w:rsid w:val="00624CE1"/>
    <w:rsid w:val="0062591A"/>
    <w:rsid w:val="00627494"/>
    <w:rsid w:val="00634104"/>
    <w:rsid w:val="00640C85"/>
    <w:rsid w:val="006642B6"/>
    <w:rsid w:val="006700CC"/>
    <w:rsid w:val="00676A5D"/>
    <w:rsid w:val="0069019F"/>
    <w:rsid w:val="00690214"/>
    <w:rsid w:val="006906E3"/>
    <w:rsid w:val="00692C04"/>
    <w:rsid w:val="006B1F21"/>
    <w:rsid w:val="006B2801"/>
    <w:rsid w:val="006B31BB"/>
    <w:rsid w:val="006B5FE9"/>
    <w:rsid w:val="006B63E1"/>
    <w:rsid w:val="006C518F"/>
    <w:rsid w:val="006E48A1"/>
    <w:rsid w:val="006E7571"/>
    <w:rsid w:val="006F4B40"/>
    <w:rsid w:val="00715B2B"/>
    <w:rsid w:val="007236BB"/>
    <w:rsid w:val="007260F1"/>
    <w:rsid w:val="007447BB"/>
    <w:rsid w:val="0077739C"/>
    <w:rsid w:val="00787523"/>
    <w:rsid w:val="007928BB"/>
    <w:rsid w:val="007A1A72"/>
    <w:rsid w:val="007A6062"/>
    <w:rsid w:val="007B0942"/>
    <w:rsid w:val="007C5DE7"/>
    <w:rsid w:val="007F038C"/>
    <w:rsid w:val="0082068F"/>
    <w:rsid w:val="00827899"/>
    <w:rsid w:val="008305E4"/>
    <w:rsid w:val="00857B52"/>
    <w:rsid w:val="008708DE"/>
    <w:rsid w:val="00886F8C"/>
    <w:rsid w:val="008A271D"/>
    <w:rsid w:val="008E389A"/>
    <w:rsid w:val="008F10E8"/>
    <w:rsid w:val="008F2A5E"/>
    <w:rsid w:val="00911905"/>
    <w:rsid w:val="00920B71"/>
    <w:rsid w:val="009210D2"/>
    <w:rsid w:val="00921F85"/>
    <w:rsid w:val="0092228C"/>
    <w:rsid w:val="00923070"/>
    <w:rsid w:val="00924F11"/>
    <w:rsid w:val="009307BD"/>
    <w:rsid w:val="009370EE"/>
    <w:rsid w:val="009523A0"/>
    <w:rsid w:val="00953593"/>
    <w:rsid w:val="009657D1"/>
    <w:rsid w:val="00965AE7"/>
    <w:rsid w:val="00966E41"/>
    <w:rsid w:val="00980BAC"/>
    <w:rsid w:val="00992CB5"/>
    <w:rsid w:val="00993EEA"/>
    <w:rsid w:val="009A3820"/>
    <w:rsid w:val="009A38C8"/>
    <w:rsid w:val="009B1678"/>
    <w:rsid w:val="009B172C"/>
    <w:rsid w:val="009B363C"/>
    <w:rsid w:val="009B6276"/>
    <w:rsid w:val="009C07D6"/>
    <w:rsid w:val="009F16AB"/>
    <w:rsid w:val="00A05737"/>
    <w:rsid w:val="00A34344"/>
    <w:rsid w:val="00A36BBF"/>
    <w:rsid w:val="00A37B74"/>
    <w:rsid w:val="00A43888"/>
    <w:rsid w:val="00A50C75"/>
    <w:rsid w:val="00A56632"/>
    <w:rsid w:val="00A60D3A"/>
    <w:rsid w:val="00A63455"/>
    <w:rsid w:val="00A71879"/>
    <w:rsid w:val="00A74D36"/>
    <w:rsid w:val="00A86A22"/>
    <w:rsid w:val="00AA4253"/>
    <w:rsid w:val="00AA51E8"/>
    <w:rsid w:val="00AA7EE9"/>
    <w:rsid w:val="00AB45A9"/>
    <w:rsid w:val="00AB6090"/>
    <w:rsid w:val="00AC5728"/>
    <w:rsid w:val="00AC7C67"/>
    <w:rsid w:val="00AF37B5"/>
    <w:rsid w:val="00B011FB"/>
    <w:rsid w:val="00B207A7"/>
    <w:rsid w:val="00B2138C"/>
    <w:rsid w:val="00B248BB"/>
    <w:rsid w:val="00B25D9D"/>
    <w:rsid w:val="00B31823"/>
    <w:rsid w:val="00B448DA"/>
    <w:rsid w:val="00B521F9"/>
    <w:rsid w:val="00B527DC"/>
    <w:rsid w:val="00B56F74"/>
    <w:rsid w:val="00B677ED"/>
    <w:rsid w:val="00B75370"/>
    <w:rsid w:val="00B90C85"/>
    <w:rsid w:val="00B94E46"/>
    <w:rsid w:val="00BA01B7"/>
    <w:rsid w:val="00BA200A"/>
    <w:rsid w:val="00BB76E3"/>
    <w:rsid w:val="00BD0684"/>
    <w:rsid w:val="00BD108F"/>
    <w:rsid w:val="00BD4774"/>
    <w:rsid w:val="00BE21BF"/>
    <w:rsid w:val="00BF5611"/>
    <w:rsid w:val="00BF5669"/>
    <w:rsid w:val="00BF6FFC"/>
    <w:rsid w:val="00C02A15"/>
    <w:rsid w:val="00C1136C"/>
    <w:rsid w:val="00C11C9F"/>
    <w:rsid w:val="00C2552B"/>
    <w:rsid w:val="00C375DB"/>
    <w:rsid w:val="00C414E3"/>
    <w:rsid w:val="00C447D2"/>
    <w:rsid w:val="00C51920"/>
    <w:rsid w:val="00C52278"/>
    <w:rsid w:val="00C55F94"/>
    <w:rsid w:val="00C60C0E"/>
    <w:rsid w:val="00C65774"/>
    <w:rsid w:val="00C740DD"/>
    <w:rsid w:val="00C75EA7"/>
    <w:rsid w:val="00C93721"/>
    <w:rsid w:val="00C9378A"/>
    <w:rsid w:val="00CA4326"/>
    <w:rsid w:val="00CA4AF8"/>
    <w:rsid w:val="00CA54CE"/>
    <w:rsid w:val="00CB3D72"/>
    <w:rsid w:val="00CB643E"/>
    <w:rsid w:val="00CC75E3"/>
    <w:rsid w:val="00CE02D3"/>
    <w:rsid w:val="00CE7068"/>
    <w:rsid w:val="00CF3D84"/>
    <w:rsid w:val="00D05E4B"/>
    <w:rsid w:val="00D11727"/>
    <w:rsid w:val="00D17B84"/>
    <w:rsid w:val="00D23142"/>
    <w:rsid w:val="00D23DFA"/>
    <w:rsid w:val="00D31089"/>
    <w:rsid w:val="00D32D84"/>
    <w:rsid w:val="00D444EB"/>
    <w:rsid w:val="00D470B9"/>
    <w:rsid w:val="00D53FA9"/>
    <w:rsid w:val="00D61F6D"/>
    <w:rsid w:val="00D62A7F"/>
    <w:rsid w:val="00D66737"/>
    <w:rsid w:val="00D716D2"/>
    <w:rsid w:val="00DA16BE"/>
    <w:rsid w:val="00DD1AEA"/>
    <w:rsid w:val="00DD1BBF"/>
    <w:rsid w:val="00DE309A"/>
    <w:rsid w:val="00DE3B64"/>
    <w:rsid w:val="00DE45DB"/>
    <w:rsid w:val="00E27C54"/>
    <w:rsid w:val="00E32A9C"/>
    <w:rsid w:val="00E57547"/>
    <w:rsid w:val="00E644E0"/>
    <w:rsid w:val="00E660D2"/>
    <w:rsid w:val="00E67E61"/>
    <w:rsid w:val="00E73989"/>
    <w:rsid w:val="00E919DA"/>
    <w:rsid w:val="00E91B9F"/>
    <w:rsid w:val="00EA4478"/>
    <w:rsid w:val="00EA7E4F"/>
    <w:rsid w:val="00EB2CFB"/>
    <w:rsid w:val="00EC20FC"/>
    <w:rsid w:val="00EC6183"/>
    <w:rsid w:val="00EF48BA"/>
    <w:rsid w:val="00F01963"/>
    <w:rsid w:val="00F02583"/>
    <w:rsid w:val="00F0789A"/>
    <w:rsid w:val="00F22B2E"/>
    <w:rsid w:val="00F24C1A"/>
    <w:rsid w:val="00F33FDF"/>
    <w:rsid w:val="00F36218"/>
    <w:rsid w:val="00F61C82"/>
    <w:rsid w:val="00F651E0"/>
    <w:rsid w:val="00F743D3"/>
    <w:rsid w:val="00FA02BF"/>
    <w:rsid w:val="00FA4385"/>
    <w:rsid w:val="00FA5203"/>
    <w:rsid w:val="00FB0FEB"/>
    <w:rsid w:val="00FB740D"/>
    <w:rsid w:val="00FC577E"/>
    <w:rsid w:val="00FC7D35"/>
    <w:rsid w:val="00FD6B8F"/>
    <w:rsid w:val="00FD72E5"/>
    <w:rsid w:val="00FE6C90"/>
    <w:rsid w:val="00FF3051"/>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keithcdodd/CICADA" TargetMode="External"/><Relationship Id="rId11" Type="http://schemas.openxmlformats.org/officeDocument/2006/relationships/image" Target="media/image6.png"/><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14</Pages>
  <Words>7819</Words>
  <Characters>44571</Characters>
  <Application>Microsoft Office Word</Application>
  <DocSecurity>0</DocSecurity>
  <Lines>371</Lines>
  <Paragraphs>104</Paragraphs>
  <ScaleCrop>false</ScaleCrop>
  <Company/>
  <LinksUpToDate>false</LinksUpToDate>
  <CharactersWithSpaces>52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d, Keith</dc:creator>
  <cp:keywords/>
  <dc:description/>
  <cp:lastModifiedBy>Dodd, Keith</cp:lastModifiedBy>
  <cp:revision>38</cp:revision>
  <dcterms:created xsi:type="dcterms:W3CDTF">2024-07-19T22:59:00Z</dcterms:created>
  <dcterms:modified xsi:type="dcterms:W3CDTF">2024-12-26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Dz4APC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